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A60DDB">
        <w:rPr>
          <w:rFonts w:ascii="Times New Roman" w:hAnsi="Times New Roman" w:cs="Times New Roman"/>
          <w:sz w:val="24"/>
          <w:szCs w:val="24"/>
        </w:rPr>
        <w:t>Runtian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19FE75AA"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00057B9B">
        <w:rPr>
          <w:rFonts w:ascii="Times New Roman" w:hAnsi="Times New Roman" w:cs="Times New Roman" w:hint="eastAsia"/>
          <w:sz w:val="24"/>
          <w:szCs w:val="24"/>
        </w:rPr>
        <w:t xml:space="preserve">pair of </w:t>
      </w:r>
      <w:r w:rsidRPr="005B5A38">
        <w:rPr>
          <w:rFonts w:ascii="Times New Roman" w:hAnsi="Times New Roman" w:cs="Times New Roman"/>
          <w:sz w:val="24"/>
          <w:szCs w:val="24"/>
        </w:rPr>
        <w:t>novel signature, H_ID29</w:t>
      </w:r>
      <w:r w:rsidR="00057B9B">
        <w:rPr>
          <w:rFonts w:ascii="Times New Roman" w:hAnsi="Times New Roman" w:cs="Times New Roman" w:hint="eastAsia"/>
          <w:sz w:val="24"/>
          <w:szCs w:val="24"/>
        </w:rPr>
        <w:t xml:space="preserve"> and InsDel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w:t>
      </w:r>
      <w:r w:rsidR="005B5A38" w:rsidRPr="00181604">
        <w:rPr>
          <w:rFonts w:ascii="Times New Roman" w:hAnsi="Times New Roman" w:cs="Times New Roman" w:hint="eastAsia"/>
          <w:sz w:val="24"/>
          <w:szCs w:val="24"/>
        </w:rPr>
        <w:t>dy</w:t>
      </w:r>
      <w:r w:rsidRPr="00181604">
        <w:rPr>
          <w:rFonts w:ascii="Times New Roman" w:hAnsi="Times New Roman" w:cs="Times New Roman"/>
          <w:sz w:val="24"/>
          <w:szCs w:val="24"/>
        </w:rPr>
        <w:t xml:space="preserve">. Notably, </w:t>
      </w:r>
      <w:r w:rsidR="00A81DE2" w:rsidRPr="00181604">
        <w:rPr>
          <w:rFonts w:ascii="Times New Roman" w:hAnsi="Times New Roman" w:cs="Times New Roman"/>
          <w:sz w:val="24"/>
          <w:szCs w:val="24"/>
        </w:rPr>
        <w:t xml:space="preserve">the prevalences of </w:t>
      </w:r>
      <w:r w:rsidR="001338F9" w:rsidRPr="00181604">
        <w:rPr>
          <w:rFonts w:ascii="Times New Roman" w:hAnsi="Times New Roman" w:cs="Times New Roman" w:hint="eastAsia"/>
          <w:sz w:val="24"/>
          <w:szCs w:val="24"/>
        </w:rPr>
        <w:t>9</w:t>
      </w:r>
      <w:r w:rsidR="001338F9" w:rsidRPr="00181604">
        <w:rPr>
          <w:rFonts w:ascii="Times New Roman" w:hAnsi="Times New Roman" w:cs="Times New Roman"/>
          <w:sz w:val="24"/>
          <w:szCs w:val="24"/>
        </w:rPr>
        <w:t xml:space="preserve"> </w:t>
      </w:r>
      <w:r w:rsidR="006B26E7" w:rsidRPr="00181604">
        <w:rPr>
          <w:rFonts w:ascii="Times New Roman" w:hAnsi="Times New Roman" w:cs="Times New Roman" w:hint="eastAsia"/>
          <w:sz w:val="24"/>
          <w:szCs w:val="24"/>
        </w:rPr>
        <w:t>Indel</w:t>
      </w:r>
      <w:r w:rsidRPr="00181604">
        <w:rPr>
          <w:rFonts w:ascii="Times New Roman" w:hAnsi="Times New Roman" w:cs="Times New Roman"/>
          <w:sz w:val="24"/>
          <w:szCs w:val="24"/>
        </w:rPr>
        <w:t xml:space="preserve"> signatures </w:t>
      </w:r>
      <w:r w:rsidR="00814D3A" w:rsidRPr="00181604">
        <w:rPr>
          <w:rFonts w:ascii="Times New Roman" w:hAnsi="Times New Roman" w:cs="Times New Roman"/>
          <w:sz w:val="24"/>
          <w:szCs w:val="24"/>
        </w:rPr>
        <w:t>differe</w:t>
      </w:r>
      <w:r w:rsidR="00A81DE2" w:rsidRPr="00181604">
        <w:rPr>
          <w:rFonts w:ascii="Times New Roman" w:hAnsi="Times New Roman" w:cs="Times New Roman"/>
          <w:sz w:val="24"/>
          <w:szCs w:val="24"/>
        </w:rPr>
        <w:t>d significantly</w:t>
      </w:r>
      <w:r w:rsidR="00814D3A" w:rsidRPr="00181604">
        <w:rPr>
          <w:rFonts w:ascii="Times New Roman" w:hAnsi="Times New Roman" w:cs="Times New Roman" w:hint="eastAsia"/>
          <w:sz w:val="24"/>
          <w:szCs w:val="24"/>
        </w:rPr>
        <w:t xml:space="preserve"> by </w:t>
      </w:r>
      <w:r w:rsidRPr="00181604">
        <w:rPr>
          <w:rFonts w:ascii="Times New Roman" w:hAnsi="Times New Roman" w:cs="Times New Roman"/>
          <w:sz w:val="24"/>
          <w:szCs w:val="24"/>
        </w:rPr>
        <w:t>gender</w:t>
      </w:r>
      <w:r w:rsidR="00814D3A" w:rsidRPr="00181604">
        <w:rPr>
          <w:rFonts w:ascii="Times New Roman" w:hAnsi="Times New Roman" w:cs="Times New Roman" w:hint="eastAsia"/>
          <w:sz w:val="24"/>
          <w:szCs w:val="24"/>
        </w:rPr>
        <w:t xml:space="preserve"> within particular cancer types</w:t>
      </w:r>
      <w:r w:rsidRPr="00181604">
        <w:rPr>
          <w:rFonts w:ascii="Times New Roman" w:hAnsi="Times New Roman" w:cs="Times New Roman"/>
          <w:sz w:val="24"/>
          <w:szCs w:val="24"/>
        </w:rPr>
        <w:t xml:space="preserve">. </w:t>
      </w:r>
      <w:r w:rsidR="00814D3A" w:rsidRPr="00181604">
        <w:rPr>
          <w:rFonts w:ascii="Times New Roman" w:hAnsi="Times New Roman" w:cs="Times New Roman" w:hint="eastAsia"/>
          <w:sz w:val="24"/>
          <w:szCs w:val="24"/>
        </w:rPr>
        <w:t>E</w:t>
      </w:r>
      <w:r w:rsidRPr="00181604">
        <w:rPr>
          <w:rFonts w:ascii="Times New Roman" w:hAnsi="Times New Roman" w:cs="Times New Roman"/>
          <w:sz w:val="24"/>
          <w:szCs w:val="24"/>
        </w:rPr>
        <w:t>xam</w:t>
      </w:r>
      <w:r w:rsidRPr="006E1387">
        <w:rPr>
          <w:rFonts w:ascii="Times New Roman" w:hAnsi="Times New Roman" w:cs="Times New Roman"/>
          <w:sz w:val="24"/>
          <w:szCs w:val="24"/>
        </w:rPr>
        <w:t xml:space="preserve">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w:t>
      </w:r>
      <w:r w:rsidR="006D410D">
        <w:rPr>
          <w:rFonts w:ascii="Times New Roman" w:hAnsi="Times New Roman" w:cs="Times New Roman" w:hint="eastAsia"/>
          <w:sz w:val="24"/>
          <w:szCs w:val="24"/>
        </w:rPr>
        <w:t xml:space="preserve"> and InsDel3</w:t>
      </w:r>
      <w:r w:rsidRPr="006E1387">
        <w:rPr>
          <w:rFonts w:ascii="Times New Roman" w:hAnsi="Times New Roman" w:cs="Times New Roman"/>
          <w:sz w:val="24"/>
          <w:szCs w:val="24"/>
        </w:rPr>
        <w:t>,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00181604">
        <w:rPr>
          <w:rFonts w:ascii="Times New Roman" w:hAnsi="Times New Roman" w:cs="Times New Roman" w:hint="eastAsia"/>
          <w:sz w:val="24"/>
          <w:szCs w:val="24"/>
        </w:rPr>
        <w:t xml:space="preserve"> in Lung and L</w:t>
      </w:r>
      <w:r w:rsidR="00181604">
        <w:rPr>
          <w:rFonts w:ascii="Times New Roman" w:hAnsi="Times New Roman" w:cs="Times New Roman"/>
          <w:sz w:val="24"/>
          <w:szCs w:val="24"/>
        </w:rPr>
        <w:t>i</w:t>
      </w:r>
      <w:r w:rsidR="00181604">
        <w:rPr>
          <w:rFonts w:ascii="Times New Roman" w:hAnsi="Times New Roman" w:cs="Times New Roman" w:hint="eastAsia"/>
          <w:sz w:val="24"/>
          <w:szCs w:val="24"/>
        </w:rPr>
        <w:t>ver cancers</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1"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2"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3" w:author="Steve Rozen, Ph.D." w:date="2025-07-17T19:01:00Z" w16du:dateUtc="2025-07-17T23:01:00Z">
        <w:r w:rsidR="00F57D85">
          <w:rPr>
            <w:rFonts w:ascii="Times New Roman" w:hAnsi="Times New Roman" w:cs="Times New Roman"/>
            <w:sz w:val="24"/>
            <w:szCs w:val="24"/>
          </w:rPr>
          <w:t>ID23 in Figure 1A)</w:t>
        </w:r>
      </w:ins>
      <w:ins w:id="4" w:author="Steve Rozen, Ph.D." w:date="2025-07-17T19:00:00Z" w16du:dateUtc="2025-07-17T23:00:00Z">
        <w:r w:rsidR="00F57D85">
          <w:rPr>
            <w:rFonts w:ascii="Times New Roman" w:hAnsi="Times New Roman" w:cs="Times New Roman"/>
            <w:sz w:val="24"/>
            <w:szCs w:val="24"/>
          </w:rPr>
          <w:t>, and Indel89 signatures with the prefix InsDel</w:t>
        </w:r>
      </w:ins>
      <w:ins w:id="5" w:author="Steve Rozen, Ph.D." w:date="2025-07-17T19:01:00Z" w16du:dateUtc="2025-07-17T23:01:00Z">
        <w:r w:rsidR="00F57D85">
          <w:rPr>
            <w:rFonts w:ascii="Times New Roman" w:hAnsi="Times New Roman" w:cs="Times New Roman"/>
            <w:sz w:val="24"/>
            <w:szCs w:val="24"/>
          </w:rPr>
          <w:t xml:space="preserve"> (e.g. InsDel23 in Figure 1B)</w:t>
        </w:r>
      </w:ins>
      <w:ins w:id="6"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7"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8"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9" w:author="Steve Rozen, Ph.D." w:date="2025-07-17T17:35:00Z" w16du:dateUtc="2025-07-17T21:35:00Z">
        <w:r w:rsidR="00B93AE4">
          <w:rPr>
            <w:rFonts w:ascii="Times New Roman" w:hAnsi="Times New Roman" w:cs="Times New Roman"/>
            <w:sz w:val="24"/>
            <w:szCs w:val="24"/>
          </w:rPr>
          <w:t xml:space="preserve"> (Figure </w:t>
        </w:r>
      </w:ins>
      <w:ins w:id="10" w:author="Steve Rozen, Ph.D." w:date="2025-07-17T17:37:00Z" w16du:dateUtc="2025-07-17T21:37:00Z">
        <w:r w:rsidR="00B93AE4">
          <w:rPr>
            <w:rFonts w:ascii="Times New Roman" w:hAnsi="Times New Roman" w:cs="Times New Roman"/>
            <w:sz w:val="24"/>
            <w:szCs w:val="24"/>
          </w:rPr>
          <w:t>1</w:t>
        </w:r>
      </w:ins>
      <w:ins w:id="11"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2"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3"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4" w:author="Steve Rozen, Ph.D." w:date="2025-07-17T17:40:00Z" w16du:dateUtc="2025-07-17T21:40:00Z">
        <w:r w:rsidRPr="00B8798B" w:rsidDel="00CD0F70">
          <w:rPr>
            <w:rFonts w:ascii="Times New Roman" w:hAnsi="Times New Roman" w:cs="Times New Roman" w:hint="eastAsia"/>
            <w:sz w:val="24"/>
            <w:szCs w:val="24"/>
          </w:rPr>
          <w:delText>in non-</w:delText>
        </w:r>
      </w:del>
      <w:ins w:id="15"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6" w:author="Steve Rozen, Ph.D." w:date="2025-07-17T17:40:00Z" w16du:dateUtc="2025-07-17T21:40:00Z">
        <w:r w:rsidRPr="00B8798B" w:rsidDel="00CD0F70">
          <w:rPr>
            <w:rFonts w:ascii="Times New Roman" w:hAnsi="Times New Roman" w:cs="Times New Roman" w:hint="eastAsia"/>
            <w:sz w:val="24"/>
            <w:szCs w:val="24"/>
          </w:rPr>
          <w:delText>regions</w:delText>
        </w:r>
      </w:del>
      <w:ins w:id="17"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18" w:author="Steve Rozen, Ph.D." w:date="2025-07-17T17:40:00Z" w16du:dateUtc="2025-07-17T21:40:00Z">
        <w:r w:rsidR="00CD0F70">
          <w:rPr>
            <w:rFonts w:ascii="Times New Roman" w:hAnsi="Times New Roman" w:cs="Times New Roman"/>
            <w:sz w:val="24"/>
            <w:szCs w:val="24"/>
          </w:rPr>
          <w:t xml:space="preserve">. </w:t>
        </w:r>
      </w:ins>
      <w:ins w:id="19" w:author="Steve Rozen, Ph.D." w:date="2025-07-17T17:42:00Z" w16du:dateUtc="2025-07-17T21:42:00Z">
        <w:r w:rsidR="00CD0F70">
          <w:rPr>
            <w:rFonts w:ascii="Times New Roman" w:hAnsi="Times New Roman" w:cs="Times New Roman"/>
            <w:sz w:val="24"/>
            <w:szCs w:val="24"/>
          </w:rPr>
          <w:t>M</w:t>
        </w:r>
      </w:ins>
      <w:ins w:id="20" w:author="Steve Rozen, Ph.D." w:date="2025-07-17T17:40:00Z" w16du:dateUtc="2025-07-17T21:40:00Z">
        <w:r w:rsidR="00CD0F70">
          <w:rPr>
            <w:rFonts w:ascii="Times New Roman" w:hAnsi="Times New Roman" w:cs="Times New Roman"/>
            <w:sz w:val="24"/>
            <w:szCs w:val="24"/>
          </w:rPr>
          <w:t>icrohomology</w:t>
        </w:r>
      </w:ins>
      <w:ins w:id="21" w:author="Steve Rozen, Ph.D." w:date="2025-07-17T17:56:00Z" w16du:dateUtc="2025-07-17T21:56:00Z">
        <w:r w:rsidR="004077CF">
          <w:rPr>
            <w:rFonts w:ascii="Times New Roman" w:hAnsi="Times New Roman" w:cs="Times New Roman"/>
            <w:sz w:val="24"/>
            <w:szCs w:val="24"/>
          </w:rPr>
          <w:t>, which is</w:t>
        </w:r>
      </w:ins>
      <w:del w:id="22" w:author="Steve Rozen, Ph.D." w:date="2025-07-17T17:41:00Z" w16du:dateUtc="2025-07-17T21:41:00Z">
        <w:r w:rsidRPr="00B8798B" w:rsidDel="00CD0F70">
          <w:rPr>
            <w:rFonts w:ascii="Times New Roman" w:hAnsi="Times New Roman" w:cs="Times New Roman" w:hint="eastAsia"/>
            <w:sz w:val="24"/>
            <w:szCs w:val="24"/>
          </w:rPr>
          <w:delText>—</w:delText>
        </w:r>
      </w:del>
      <w:ins w:id="23"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 xml:space="preserve">a hallmark of non-homologous end-joining repair, particularly in BRCA-deficient tumors. For </w:t>
      </w:r>
      <w:r w:rsidRPr="00B8798B">
        <w:rPr>
          <w:rFonts w:ascii="Times New Roman" w:hAnsi="Times New Roman" w:cs="Times New Roman" w:hint="eastAsia"/>
          <w:sz w:val="24"/>
          <w:szCs w:val="24"/>
        </w:rPr>
        <w:lastRenderedPageBreak/>
        <w:t>example, a 3-bp deletion (A</w:t>
      </w:r>
      <w:r w:rsidRPr="00CD0F70">
        <w:rPr>
          <w:rFonts w:ascii="Times New Roman" w:hAnsi="Times New Roman" w:cs="Times New Roman"/>
          <w:b/>
          <w:bCs/>
          <w:sz w:val="24"/>
          <w:szCs w:val="24"/>
          <w:rPrChange w:id="24"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5"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GG) exhibits a 2-bp microhomology (CA)</w:t>
      </w:r>
      <w:ins w:id="27" w:author="Steve Rozen, Ph.D." w:date="2025-07-17T17:41:00Z" w16du:dateUtc="2025-07-17T21:41:00Z">
        <w:r w:rsidR="00CD0F70">
          <w:rPr>
            <w:rFonts w:ascii="Times New Roman" w:hAnsi="Times New Roman" w:cs="Times New Roman"/>
            <w:sz w:val="24"/>
            <w:szCs w:val="24"/>
          </w:rPr>
          <w:t xml:space="preserve">. </w:t>
        </w:r>
      </w:ins>
      <w:del w:id="28"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29" w:author="Steve Rozen, Ph.D." w:date="2025-07-17T17:42:00Z" w16du:dateUtc="2025-07-17T21:42:00Z">
        <w:r w:rsidR="00CD0F70">
          <w:rPr>
            <w:rFonts w:ascii="Times New Roman" w:hAnsi="Times New Roman" w:cs="Times New Roman"/>
            <w:sz w:val="24"/>
            <w:szCs w:val="24"/>
          </w:rPr>
          <w:t xml:space="preserve">This </w:t>
        </w:r>
      </w:ins>
      <w:ins w:id="30" w:author="Steve Rozen, Ph.D." w:date="2025-07-17T17:43:00Z" w16du:dateUtc="2025-07-17T21:43:00Z">
        <w:r w:rsidR="00CD0F70">
          <w:rPr>
            <w:rFonts w:ascii="Times New Roman" w:hAnsi="Times New Roman" w:cs="Times New Roman"/>
            <w:sz w:val="24"/>
            <w:szCs w:val="24"/>
          </w:rPr>
          <w:t>kind of microhomology can stem from error-prone non-homologous end</w:t>
        </w:r>
      </w:ins>
      <w:ins w:id="31" w:author="Steve Rozen, Ph.D." w:date="2025-07-17T17:44:00Z" w16du:dateUtc="2025-07-17T21:44:00Z">
        <w:r w:rsidR="00CD0F70">
          <w:rPr>
            <w:rFonts w:ascii="Times New Roman" w:hAnsi="Times New Roman" w:cs="Times New Roman"/>
            <w:sz w:val="24"/>
            <w:szCs w:val="24"/>
          </w:rPr>
          <w:t xml:space="preserve"> joining</w:t>
        </w:r>
      </w:ins>
      <w:ins w:id="32" w:author="Steve Rozen, Ph.D." w:date="2025-07-17T18:28:00Z" w16du:dateUtc="2025-07-17T22:28:00Z">
        <w:r w:rsidR="00FF10D4">
          <w:rPr>
            <w:rFonts w:ascii="Times New Roman" w:hAnsi="Times New Roman" w:cs="Times New Roman"/>
            <w:sz w:val="24"/>
            <w:szCs w:val="24"/>
          </w:rPr>
          <w:t>,</w:t>
        </w:r>
      </w:ins>
      <w:ins w:id="33" w:author="Steve Rozen, Ph.D." w:date="2025-07-17T17:44:00Z" w16du:dateUtc="2025-07-17T21:44:00Z">
        <w:r w:rsidR="00CD0F70">
          <w:rPr>
            <w:rFonts w:ascii="Times New Roman" w:hAnsi="Times New Roman" w:cs="Times New Roman"/>
            <w:sz w:val="24"/>
            <w:szCs w:val="24"/>
          </w:rPr>
          <w:t xml:space="preserve"> </w:t>
        </w:r>
      </w:ins>
      <w:ins w:id="34" w:author="Steve Rozen, Ph.D." w:date="2025-07-17T18:28:00Z" w16du:dateUtc="2025-07-17T22:28:00Z">
        <w:r w:rsidR="00FF10D4">
          <w:rPr>
            <w:rFonts w:ascii="Times New Roman" w:hAnsi="Times New Roman" w:cs="Times New Roman"/>
            <w:sz w:val="24"/>
            <w:szCs w:val="24"/>
          </w:rPr>
          <w:t>which</w:t>
        </w:r>
      </w:ins>
      <w:ins w:id="35"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6"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7"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3D967295"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38"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39"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0" w:author="Steve Rozen, Ph.D." w:date="2025-07-17T17:59:00Z" w16du:dateUtc="2025-07-17T21:59:00Z">
        <w:r w:rsidR="00793B7C" w:rsidDel="004077CF">
          <w:rPr>
            <w:rFonts w:ascii="Times New Roman" w:hAnsi="Times New Roman" w:cs="Times New Roman"/>
            <w:sz w:val="24"/>
            <w:szCs w:val="24"/>
          </w:rPr>
          <w:delText xml:space="preserve">for </w:delText>
        </w:r>
      </w:del>
      <w:ins w:id="41" w:author="Steve Rozen, Ph.D." w:date="2025-07-17T17:59:00Z" w16du:dateUtc="2025-07-17T21:59:00Z">
        <w:r w:rsidR="004077CF">
          <w:rPr>
            <w:rFonts w:ascii="Times New Roman" w:hAnsi="Times New Roman" w:cs="Times New Roman"/>
            <w:sz w:val="24"/>
            <w:szCs w:val="24"/>
          </w:rPr>
          <w:t xml:space="preserve">in which </w:t>
        </w:r>
      </w:ins>
      <w:ins w:id="42" w:author="Steve Rozen, Ph.D." w:date="2025-07-17T18:00:00Z" w16du:dateUtc="2025-07-17T22:00:00Z">
        <w:r w:rsidR="004077CF">
          <w:rPr>
            <w:rFonts w:ascii="Times New Roman" w:hAnsi="Times New Roman" w:cs="Times New Roman"/>
            <w:sz w:val="24"/>
            <w:szCs w:val="24"/>
          </w:rPr>
          <w:t xml:space="preserve">the </w:t>
        </w:r>
      </w:ins>
      <w:ins w:id="43" w:author="Steve Rozen, Ph.D." w:date="2025-07-17T17:59:00Z" w16du:dateUtc="2025-07-17T21:59:00Z">
        <w:r w:rsidR="004077CF">
          <w:rPr>
            <w:rFonts w:ascii="Times New Roman" w:hAnsi="Times New Roman" w:cs="Times New Roman"/>
            <w:sz w:val="24"/>
            <w:szCs w:val="24"/>
          </w:rPr>
          <w:t xml:space="preserve">deletion </w:t>
        </w:r>
      </w:ins>
      <w:ins w:id="44" w:author="Steve Rozen, Ph.D." w:date="2025-07-17T18:11:00Z" w16du:dateUtc="2025-07-17T22:11:00Z">
        <w:r w:rsidR="0071766F">
          <w:rPr>
            <w:rFonts w:ascii="Times New Roman" w:hAnsi="Times New Roman" w:cs="Times New Roman"/>
            <w:sz w:val="24"/>
            <w:szCs w:val="24"/>
          </w:rPr>
          <w:t xml:space="preserve">or insertion </w:t>
        </w:r>
      </w:ins>
      <w:ins w:id="45" w:author="Steve Rozen, Ph.D." w:date="2025-07-17T17:59:00Z" w16du:dateUtc="2025-07-17T21:59:00Z">
        <w:r w:rsidR="004077CF">
          <w:rPr>
            <w:rFonts w:ascii="Times New Roman" w:hAnsi="Times New Roman" w:cs="Times New Roman"/>
            <w:sz w:val="24"/>
            <w:szCs w:val="24"/>
          </w:rPr>
          <w:t>of a single T or C</w:t>
        </w:r>
      </w:ins>
      <w:ins w:id="46" w:author="Steve Rozen, Ph.D." w:date="2025-07-17T18:00:00Z" w16du:dateUtc="2025-07-17T22:00:00Z">
        <w:r w:rsidR="004077CF">
          <w:rPr>
            <w:rFonts w:ascii="Times New Roman" w:hAnsi="Times New Roman" w:cs="Times New Roman"/>
            <w:sz w:val="24"/>
            <w:szCs w:val="24"/>
          </w:rPr>
          <w:t xml:space="preserve"> occurs</w:t>
        </w:r>
      </w:ins>
      <w:ins w:id="47" w:author="Steve Rozen, Ph.D." w:date="2025-07-17T18:04:00Z" w16du:dateUtc="2025-07-17T22:04:00Z">
        <w:r w:rsidR="004077CF">
          <w:rPr>
            <w:rFonts w:ascii="Times New Roman" w:hAnsi="Times New Roman" w:cs="Times New Roman"/>
            <w:sz w:val="24"/>
            <w:szCs w:val="24"/>
          </w:rPr>
          <w:t xml:space="preserve"> (Figure 1B)</w:t>
        </w:r>
      </w:ins>
      <w:ins w:id="48" w:author="Steve Rozen, Ph.D." w:date="2025-07-17T18:10:00Z" w16du:dateUtc="2025-07-17T22:10:00Z">
        <w:r w:rsidR="0071766F">
          <w:rPr>
            <w:rFonts w:ascii="Times New Roman" w:hAnsi="Times New Roman" w:cs="Times New Roman"/>
            <w:sz w:val="24"/>
            <w:szCs w:val="24"/>
          </w:rPr>
          <w:t xml:space="preserve">. For example, for </w:t>
        </w:r>
      </w:ins>
      <w:ins w:id="49"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0"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1" w:author="Steve Rozen, Ph.D." w:date="2025-07-17T18:28:00Z" w16du:dateUtc="2025-07-17T22:28:00Z">
        <w:r w:rsidR="00725BCF">
          <w:rPr>
            <w:rFonts w:ascii="Times New Roman" w:hAnsi="Times New Roman" w:cs="Times New Roman"/>
            <w:sz w:val="24"/>
            <w:szCs w:val="24"/>
          </w:rPr>
          <w:t>s</w:t>
        </w:r>
      </w:ins>
      <w:ins w:id="52" w:author="Steve Rozen, Ph.D." w:date="2025-07-17T18:12:00Z" w16du:dateUtc="2025-07-17T22:12:00Z">
        <w:r w:rsidR="0071766F">
          <w:rPr>
            <w:rFonts w:ascii="Times New Roman" w:hAnsi="Times New Roman" w:cs="Times New Roman"/>
            <w:sz w:val="24"/>
            <w:szCs w:val="24"/>
          </w:rPr>
          <w:t xml:space="preserve"> of a single T from repeats of 2 to 4 T</w:t>
        </w:r>
      </w:ins>
      <w:ins w:id="53" w:author="Steve Rozen, Ph.D." w:date="2025-07-17T18:15:00Z" w16du:dateUtc="2025-07-17T22:15:00Z">
        <w:r w:rsidR="00D00E08">
          <w:rPr>
            <w:rFonts w:ascii="Times New Roman" w:hAnsi="Times New Roman" w:cs="Times New Roman"/>
            <w:sz w:val="24"/>
            <w:szCs w:val="24"/>
          </w:rPr>
          <w:t>s, a distinction that Indel83 makes (comp</w:t>
        </w:r>
      </w:ins>
      <w:ins w:id="54"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5" w:author="Steve Rozen, Ph.D." w:date="2025-07-17T18:13:00Z" w16du:dateUtc="2025-07-17T22:13:00Z">
        <w:r w:rsidR="0071766F">
          <w:rPr>
            <w:rFonts w:ascii="Times New Roman" w:hAnsi="Times New Roman" w:cs="Times New Roman"/>
            <w:sz w:val="24"/>
            <w:szCs w:val="24"/>
          </w:rPr>
          <w:t>distinguis</w:t>
        </w:r>
      </w:ins>
      <w:ins w:id="56" w:author="Steve Rozen, Ph.D." w:date="2025-07-17T18:16:00Z" w16du:dateUtc="2025-07-17T22:16:00Z">
        <w:r w:rsidR="00D00E08">
          <w:rPr>
            <w:rFonts w:ascii="Times New Roman" w:hAnsi="Times New Roman" w:cs="Times New Roman"/>
            <w:sz w:val="24"/>
            <w:szCs w:val="24"/>
          </w:rPr>
          <w:t xml:space="preserve">hes </w:t>
        </w:r>
      </w:ins>
      <w:ins w:id="57"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58"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59" w:author="Steve Rozen, Ph.D." w:date="2025-07-17T18:22:00Z" w16du:dateUtc="2025-07-17T22:22:00Z">
        <w:r w:rsidR="00150D0A">
          <w:rPr>
            <w:rFonts w:ascii="Times New Roman" w:hAnsi="Times New Roman" w:cs="Times New Roman"/>
            <w:sz w:val="24"/>
            <w:szCs w:val="24"/>
          </w:rPr>
          <w:t>, in signature InsDel</w:t>
        </w:r>
      </w:ins>
      <w:ins w:id="60" w:author="Steve Rozen, Ph.D." w:date="2025-07-17T18:23:00Z" w16du:dateUtc="2025-07-17T22:23:00Z">
        <w:r w:rsidR="00150D0A">
          <w:rPr>
            <w:rFonts w:ascii="Times New Roman" w:hAnsi="Times New Roman" w:cs="Times New Roman"/>
            <w:sz w:val="24"/>
            <w:szCs w:val="24"/>
          </w:rPr>
          <w:t xml:space="preserve">23, </w:t>
        </w:r>
      </w:ins>
      <w:ins w:id="61" w:author="Steve Rozen, Ph.D." w:date="2025-07-17T18:17:00Z" w16du:dateUtc="2025-07-17T22:17:00Z">
        <w:r w:rsidR="00150D0A">
          <w:rPr>
            <w:rFonts w:ascii="Times New Roman" w:hAnsi="Times New Roman" w:cs="Times New Roman"/>
            <w:sz w:val="24"/>
            <w:szCs w:val="24"/>
          </w:rPr>
          <w:t>deletions of ATA&gt;AA or ATTA&gt;ATA and CTA&gt;CA or CTTA&gt;C</w:t>
        </w:r>
      </w:ins>
      <w:ins w:id="62" w:author="Steve Rozen, Ph.D." w:date="2025-07-17T18:18:00Z" w16du:dateUtc="2025-07-17T22:18:00Z">
        <w:r w:rsidR="00150D0A">
          <w:rPr>
            <w:rFonts w:ascii="Times New Roman" w:hAnsi="Times New Roman" w:cs="Times New Roman"/>
            <w:sz w:val="24"/>
            <w:szCs w:val="24"/>
          </w:rPr>
          <w:t>T in Figure 1B)</w:t>
        </w:r>
      </w:ins>
      <w:ins w:id="63" w:author="Steve Rozen, Ph.D." w:date="2025-07-17T18:13:00Z" w16du:dateUtc="2025-07-17T22:13:00Z">
        <w:r w:rsidR="0071766F">
          <w:rPr>
            <w:rFonts w:ascii="Times New Roman" w:hAnsi="Times New Roman" w:cs="Times New Roman"/>
            <w:sz w:val="24"/>
            <w:szCs w:val="24"/>
          </w:rPr>
          <w:t>, d</w:t>
        </w:r>
      </w:ins>
      <w:ins w:id="64" w:author="Steve Rozen, Ph.D." w:date="2025-07-17T18:14:00Z" w16du:dateUtc="2025-07-17T22:14:00Z">
        <w:r w:rsidR="0071766F">
          <w:rPr>
            <w:rFonts w:ascii="Times New Roman" w:hAnsi="Times New Roman" w:cs="Times New Roman"/>
            <w:sz w:val="24"/>
            <w:szCs w:val="24"/>
          </w:rPr>
          <w:t xml:space="preserve">istinctions </w:t>
        </w:r>
      </w:ins>
      <w:ins w:id="65" w:author="Steve Rozen, Ph.D." w:date="2025-07-17T18:18:00Z" w16du:dateUtc="2025-07-17T22:18:00Z">
        <w:r w:rsidR="00150D0A">
          <w:rPr>
            <w:rFonts w:ascii="Times New Roman" w:hAnsi="Times New Roman" w:cs="Times New Roman"/>
            <w:sz w:val="24"/>
            <w:szCs w:val="24"/>
          </w:rPr>
          <w:t>in the identity of the flanking based (in the e</w:t>
        </w:r>
      </w:ins>
      <w:ins w:id="66" w:author="Steve Rozen, Ph.D." w:date="2025-07-17T18:19:00Z" w16du:dateUtc="2025-07-17T22:19:00Z">
        <w:r w:rsidR="00150D0A">
          <w:rPr>
            <w:rFonts w:ascii="Times New Roman" w:hAnsi="Times New Roman" w:cs="Times New Roman"/>
            <w:sz w:val="24"/>
            <w:szCs w:val="24"/>
          </w:rPr>
          <w:t xml:space="preserve">xample, A and C) </w:t>
        </w:r>
      </w:ins>
      <w:ins w:id="67" w:author="Steve Rozen, Ph.D." w:date="2025-07-17T18:14:00Z" w16du:dateUtc="2025-07-17T22:14:00Z">
        <w:r w:rsidR="0071766F">
          <w:rPr>
            <w:rFonts w:ascii="Times New Roman" w:hAnsi="Times New Roman" w:cs="Times New Roman"/>
            <w:sz w:val="24"/>
            <w:szCs w:val="24"/>
          </w:rPr>
          <w:t>that the Indel83 classification does not capture</w:t>
        </w:r>
      </w:ins>
      <w:ins w:id="68" w:author="Steve Rozen, Ph.D." w:date="2025-07-17T18:15:00Z" w16du:dateUtc="2025-07-17T22:15:00Z">
        <w:r w:rsidR="00D00E08">
          <w:rPr>
            <w:rFonts w:ascii="Times New Roman" w:hAnsi="Times New Roman" w:cs="Times New Roman"/>
            <w:sz w:val="24"/>
            <w:szCs w:val="24"/>
          </w:rPr>
          <w:t xml:space="preserve"> </w:t>
        </w:r>
      </w:ins>
      <w:ins w:id="69" w:author="Steve Rozen, Ph.D." w:date="2025-07-17T18:14:00Z" w16du:dateUtc="2025-07-17T22:14:00Z">
        <w:r w:rsidR="0071766F">
          <w:rPr>
            <w:rFonts w:ascii="Times New Roman" w:hAnsi="Times New Roman" w:cs="Times New Roman"/>
            <w:sz w:val="24"/>
            <w:szCs w:val="24"/>
          </w:rPr>
          <w:t xml:space="preserve">. </w:t>
        </w:r>
      </w:ins>
      <w:del w:id="70"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1" w:author="Steve Rozen, Ph.D." w:date="2025-07-17T18:19:00Z" w16du:dateUtc="2025-07-17T22:19:00Z">
        <w:r w:rsidR="00150D0A">
          <w:rPr>
            <w:rFonts w:ascii="Times New Roman" w:hAnsi="Times New Roman" w:cs="Times New Roman"/>
            <w:sz w:val="24"/>
            <w:szCs w:val="24"/>
          </w:rPr>
          <w:t>The Indel89 cla</w:t>
        </w:r>
      </w:ins>
      <w:ins w:id="72"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3" w:author="Steve Rozen, Ph.D." w:date="2025-07-17T18:21:00Z" w16du:dateUtc="2025-07-17T22:21:00Z">
        <w:r w:rsidR="00150D0A">
          <w:rPr>
            <w:rFonts w:ascii="Times New Roman" w:hAnsi="Times New Roman" w:cs="Times New Roman"/>
            <w:sz w:val="24"/>
            <w:szCs w:val="24"/>
          </w:rPr>
          <w:t>antages and disadvantages&gt;</w:t>
        </w:r>
      </w:ins>
      <w:ins w:id="74" w:author="Steve Rozen, Ph.D." w:date="2025-07-17T18:22:00Z" w16du:dateUtc="2025-07-17T22:22:00Z">
        <w:r w:rsidR="00150D0A">
          <w:rPr>
            <w:rFonts w:ascii="Times New Roman" w:hAnsi="Times New Roman" w:cs="Times New Roman"/>
            <w:sz w:val="24"/>
            <w:szCs w:val="24"/>
          </w:rPr>
          <w:t>. Return</w:t>
        </w:r>
      </w:ins>
      <w:ins w:id="75" w:author="Steve Rozen, Ph.D." w:date="2025-07-17T18:49:00Z" w16du:dateUtc="2025-07-17T22:49:00Z">
        <w:r w:rsidR="00E34894">
          <w:rPr>
            <w:rFonts w:ascii="Times New Roman" w:hAnsi="Times New Roman" w:cs="Times New Roman"/>
            <w:sz w:val="24"/>
            <w:szCs w:val="24"/>
          </w:rPr>
          <w:t>ing</w:t>
        </w:r>
      </w:ins>
      <w:ins w:id="76" w:author="Steve Rozen, Ph.D." w:date="2025-07-17T18:22:00Z" w16du:dateUtc="2025-07-17T22:22:00Z">
        <w:r w:rsidR="00150D0A">
          <w:rPr>
            <w:rFonts w:ascii="Times New Roman" w:hAnsi="Times New Roman" w:cs="Times New Roman"/>
            <w:sz w:val="24"/>
            <w:szCs w:val="24"/>
          </w:rPr>
          <w:t xml:space="preserve"> to the example</w:t>
        </w:r>
      </w:ins>
      <w:ins w:id="77" w:author="Steve Rozen, Ph.D." w:date="2025-07-17T18:23:00Z" w16du:dateUtc="2025-07-17T22:23:00Z">
        <w:r w:rsidR="00150D0A">
          <w:rPr>
            <w:rFonts w:ascii="Times New Roman" w:hAnsi="Times New Roman" w:cs="Times New Roman"/>
            <w:sz w:val="24"/>
            <w:szCs w:val="24"/>
          </w:rPr>
          <w:t>s</w:t>
        </w:r>
      </w:ins>
      <w:ins w:id="78" w:author="Steve Rozen, Ph.D." w:date="2025-07-17T18:22:00Z" w16du:dateUtc="2025-07-17T22:22:00Z">
        <w:r w:rsidR="00150D0A">
          <w:rPr>
            <w:rFonts w:ascii="Times New Roman" w:hAnsi="Times New Roman" w:cs="Times New Roman"/>
            <w:sz w:val="24"/>
            <w:szCs w:val="24"/>
          </w:rPr>
          <w:t xml:space="preserve"> of single base deletions</w:t>
        </w:r>
      </w:ins>
      <w:ins w:id="79" w:author="Steve Rozen, Ph.D." w:date="2025-07-17T18:23:00Z" w16du:dateUtc="2025-07-17T22:23:00Z">
        <w:r w:rsidR="00150D0A">
          <w:rPr>
            <w:rFonts w:ascii="Times New Roman" w:hAnsi="Times New Roman" w:cs="Times New Roman"/>
            <w:sz w:val="24"/>
            <w:szCs w:val="24"/>
          </w:rPr>
          <w:t xml:space="preserve"> associated with </w:t>
        </w:r>
      </w:ins>
      <w:ins w:id="80"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1"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2" w:author="Steve Rozen, Ph.D." w:date="2025-07-17T18:24:00Z" w16du:dateUtc="2025-07-17T22:24:00Z">
        <w:r w:rsidR="00150D0A">
          <w:rPr>
            <w:rFonts w:ascii="Times New Roman" w:hAnsi="Times New Roman" w:cs="Times New Roman"/>
            <w:sz w:val="24"/>
            <w:szCs w:val="24"/>
          </w:rPr>
          <w:t>shows that the most common deletio</w:t>
        </w:r>
      </w:ins>
      <w:ins w:id="83" w:author="Steve Rozen, Ph.D." w:date="2025-07-17T18:25:00Z" w16du:dateUtc="2025-07-17T22:25:00Z">
        <w:r w:rsidR="00150D0A">
          <w:rPr>
            <w:rFonts w:ascii="Times New Roman" w:hAnsi="Times New Roman" w:cs="Times New Roman"/>
            <w:sz w:val="24"/>
            <w:szCs w:val="24"/>
          </w:rPr>
          <w:t>n of a single T occurs as V</w:t>
        </w:r>
      </w:ins>
      <w:ins w:id="84" w:author="Steve Rozen, Ph.D." w:date="2025-07-17T18:26:00Z" w16du:dateUtc="2025-07-17T22:26:00Z">
        <w:r w:rsidR="00150D0A">
          <w:rPr>
            <w:rFonts w:ascii="Times New Roman" w:hAnsi="Times New Roman" w:cs="Times New Roman"/>
            <w:sz w:val="24"/>
            <w:szCs w:val="24"/>
          </w:rPr>
          <w:t>TV</w:t>
        </w:r>
      </w:ins>
      <w:ins w:id="85" w:author="Steve Rozen, Ph.D." w:date="2025-07-17T18:25:00Z" w16du:dateUtc="2025-07-17T22:25:00Z">
        <w:r w:rsidR="00150D0A">
          <w:rPr>
            <w:rFonts w:ascii="Times New Roman" w:hAnsi="Times New Roman" w:cs="Times New Roman"/>
            <w:sz w:val="24"/>
            <w:szCs w:val="24"/>
          </w:rPr>
          <w:t xml:space="preserve"> &gt; </w:t>
        </w:r>
      </w:ins>
      <w:ins w:id="86" w:author="Steve Rozen, Ph.D." w:date="2025-07-17T18:26:00Z" w16du:dateUtc="2025-07-17T22:26:00Z">
        <w:r w:rsidR="00150D0A">
          <w:rPr>
            <w:rFonts w:ascii="Times New Roman" w:hAnsi="Times New Roman" w:cs="Times New Roman"/>
            <w:sz w:val="24"/>
            <w:szCs w:val="24"/>
          </w:rPr>
          <w:t>VV (</w:t>
        </w:r>
      </w:ins>
      <w:ins w:id="87" w:author="Steve Rozen, Ph.D." w:date="2025-07-17T18:25:00Z" w16du:dateUtc="2025-07-17T22:25:00Z">
        <w:r w:rsidR="00150D0A">
          <w:rPr>
            <w:rFonts w:ascii="Times New Roman" w:hAnsi="Times New Roman" w:cs="Times New Roman"/>
            <w:sz w:val="24"/>
            <w:szCs w:val="24"/>
          </w:rPr>
          <w:t xml:space="preserve">where </w:t>
        </w:r>
      </w:ins>
      <w:ins w:id="88" w:author="Steve Rozen, Ph.D." w:date="2025-07-17T18:26:00Z" w16du:dateUtc="2025-07-17T22:26:00Z">
        <w:r w:rsidR="00150D0A">
          <w:rPr>
            <w:rFonts w:ascii="Times New Roman" w:hAnsi="Times New Roman" w:cs="Times New Roman"/>
            <w:sz w:val="24"/>
            <w:szCs w:val="24"/>
          </w:rPr>
          <w:t>V</w:t>
        </w:r>
      </w:ins>
      <w:ins w:id="89" w:author="Steve Rozen, Ph.D." w:date="2025-07-17T18:25:00Z" w16du:dateUtc="2025-07-17T22:25:00Z">
        <w:r w:rsidR="00150D0A">
          <w:rPr>
            <w:rFonts w:ascii="Times New Roman" w:hAnsi="Times New Roman" w:cs="Times New Roman"/>
            <w:sz w:val="24"/>
            <w:szCs w:val="24"/>
          </w:rPr>
          <w:t xml:space="preserve"> indicates any base other than </w:t>
        </w:r>
      </w:ins>
      <w:ins w:id="90" w:author="Steve Rozen, Ph.D." w:date="2025-07-17T18:26:00Z" w16du:dateUtc="2025-07-17T22:26:00Z">
        <w:r w:rsidR="00150D0A">
          <w:rPr>
            <w:rFonts w:ascii="Times New Roman" w:hAnsi="Times New Roman" w:cs="Times New Roman"/>
            <w:sz w:val="24"/>
            <w:szCs w:val="24"/>
          </w:rPr>
          <w:t>V and the two V need not be the same base</w:t>
        </w:r>
      </w:ins>
      <w:ins w:id="91" w:author="Steve Rozen, Ph.D." w:date="2025-07-17T18:25:00Z" w16du:dateUtc="2025-07-17T22:25:00Z">
        <w:r w:rsidR="00150D0A">
          <w:rPr>
            <w:rFonts w:ascii="Times New Roman" w:hAnsi="Times New Roman" w:cs="Times New Roman"/>
            <w:sz w:val="24"/>
            <w:szCs w:val="24"/>
          </w:rPr>
          <w:t>)</w:t>
        </w:r>
      </w:ins>
      <w:ins w:id="92" w:author="Steve Rozen, Ph.D." w:date="2025-07-17T18:26:00Z" w16du:dateUtc="2025-07-17T22:26:00Z">
        <w:r w:rsidR="00150D0A">
          <w:rPr>
            <w:rFonts w:ascii="Times New Roman" w:hAnsi="Times New Roman" w:cs="Times New Roman"/>
            <w:sz w:val="24"/>
            <w:szCs w:val="24"/>
          </w:rPr>
          <w:t>, a distinction that Indel8</w:t>
        </w:r>
      </w:ins>
      <w:ins w:id="93"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4" w:author="Steve Rozen, Ph.D." w:date="2025-07-17T18:50:00Z" w16du:dateUtc="2025-07-17T22:50:00Z">
        <w:r w:rsidR="000168EF">
          <w:rPr>
            <w:rFonts w:ascii="Times New Roman" w:hAnsi="Times New Roman" w:cs="Times New Roman"/>
            <w:sz w:val="24"/>
            <w:szCs w:val="24"/>
          </w:rPr>
          <w:t xml:space="preserve"> we can see that deletions of </w:t>
        </w:r>
      </w:ins>
      <w:ins w:id="95"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6"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7" w:author="Steve Rozen, Ph.D." w:date="2025-07-17T18:57:00Z" w16du:dateUtc="2025-07-17T22:57:00Z">
        <w:r w:rsidR="008A1A6E">
          <w:rPr>
            <w:rFonts w:ascii="Times New Roman" w:hAnsi="Times New Roman" w:cs="Times New Roman"/>
            <w:sz w:val="24"/>
            <w:szCs w:val="24"/>
          </w:rPr>
          <w:t xml:space="preserve">, which are also </w:t>
        </w:r>
      </w:ins>
      <w:ins w:id="98" w:author="Steve Rozen, Ph.D." w:date="2025-07-17T18:58:00Z" w16du:dateUtc="2025-07-17T22:58:00Z">
        <w:r w:rsidR="00F57D85">
          <w:rPr>
            <w:rFonts w:ascii="Times New Roman" w:hAnsi="Times New Roman" w:cs="Times New Roman"/>
            <w:sz w:val="24"/>
            <w:szCs w:val="24"/>
          </w:rPr>
          <w:t xml:space="preserve">thought to be </w:t>
        </w:r>
      </w:ins>
      <w:ins w:id="99"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0" w:author="Steve Rozen, Ph.D." w:date="2025-07-17T18:58:00Z" w16du:dateUtc="2025-07-17T22:58:00Z">
        <w:r w:rsidR="00F57D85">
          <w:rPr>
            <w:rFonts w:ascii="Times New Roman" w:hAnsi="Times New Roman" w:cs="Times New Roman"/>
            <w:sz w:val="24"/>
            <w:szCs w:val="24"/>
          </w:rPr>
          <w:t xml:space="preserve">the dinucleotide </w:t>
        </w:r>
        <w:r w:rsidR="00F57D85">
          <w:rPr>
            <w:rFonts w:ascii="Times New Roman" w:hAnsi="Times New Roman" w:cs="Times New Roman"/>
            <w:sz w:val="24"/>
            <w:szCs w:val="24"/>
          </w:rPr>
          <w:lastRenderedPageBreak/>
          <w:t>mutations in</w:t>
        </w:r>
      </w:ins>
      <w:ins w:id="101" w:author="Steve Rozen, Ph.D." w:date="2025-07-17T18:59:00Z" w16du:dateUtc="2025-07-17T22:59:00Z">
        <w:r w:rsidR="00F57D85">
          <w:rPr>
            <w:rFonts w:ascii="Times New Roman" w:hAnsi="Times New Roman" w:cs="Times New Roman"/>
            <w:sz w:val="24"/>
            <w:szCs w:val="24"/>
          </w:rPr>
          <w:t xml:space="preserve">volving A and T in </w:t>
        </w:r>
      </w:ins>
      <w:ins w:id="102" w:author="Steve Rozen, Ph.D." w:date="2025-07-17T18:58:00Z" w16du:dateUtc="2025-07-17T22:58:00Z">
        <w:r w:rsidR="00F57D85">
          <w:rPr>
            <w:rFonts w:ascii="Times New Roman" w:hAnsi="Times New Roman" w:cs="Times New Roman"/>
            <w:sz w:val="24"/>
            <w:szCs w:val="24"/>
          </w:rPr>
          <w:t>DBS20 (Figure 1D).</w:t>
        </w:r>
      </w:ins>
      <w:ins w:id="103" w:author="Steve Rozen, Ph.D." w:date="2025-07-17T18:52:00Z" w16du:dateUtc="2025-07-17T22:52:00Z">
        <w:r w:rsidR="008A1A6E">
          <w:rPr>
            <w:rFonts w:ascii="Times New Roman" w:hAnsi="Times New Roman" w:cs="Times New Roman"/>
            <w:sz w:val="24"/>
            <w:szCs w:val="24"/>
          </w:rPr>
          <w:t xml:space="preserve"> </w:t>
        </w:r>
      </w:ins>
      <w:del w:id="104"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5"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6"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D</w:t>
      </w:r>
      <w:r w:rsidR="00C119C1" w:rsidRPr="00C218FA">
        <w:rPr>
          <w:rFonts w:ascii="Times New Roman" w:hAnsi="Times New Roman" w:cs="Times New Roman"/>
          <w:sz w:val="24"/>
          <w:szCs w:val="24"/>
          <w:highlight w:val="yellow"/>
          <w:rPrChange w:id="107" w:author="Steve Rozen, Ph.D." w:date="2025-07-17T20:19:00Z" w16du:dateUtc="2025-07-18T00:19:00Z">
            <w:rPr>
              <w:rFonts w:ascii="Times New Roman" w:hAnsi="Times New Roman" w:cs="Times New Roman"/>
              <w:sz w:val="24"/>
              <w:szCs w:val="24"/>
            </w:rPr>
          </w:rPrChange>
        </w:rPr>
        <w:t>83</w:t>
      </w:r>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lastRenderedPageBreak/>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w:t>
      </w:r>
      <w:r w:rsidRPr="00BF36B6">
        <w:rPr>
          <w:rFonts w:ascii="Times New Roman" w:hAnsi="Times New Roman" w:cs="Times New Roman"/>
          <w:sz w:val="24"/>
          <w:szCs w:val="24"/>
        </w:rPr>
        <w:lastRenderedPageBreak/>
        <w:t xml:space="preserve">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9"/>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109"/>
      <w:r w:rsidR="00FC0DE7">
        <w:rPr>
          <w:rStyle w:val="CommentReference"/>
        </w:rPr>
        <w:commentReference w:id="109"/>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01D0C79"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Figure S_v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 they were named InsDelx_a, InsDelx_b, and so forth.</w:t>
      </w:r>
      <w:r w:rsidR="0010100B">
        <w:rPr>
          <w:rFonts w:ascii="Times New Roman" w:hAnsi="Times New Roman" w:cs="Times New Roman" w:hint="eastAsia"/>
          <w:sz w:val="24"/>
          <w:szCs w:val="24"/>
        </w:rPr>
        <w:t xml:space="preserve"> </w:t>
      </w:r>
    </w:p>
    <w:p w14:paraId="2AD21783" w14:textId="418ABF9D"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lastRenderedPageBreak/>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45EE1F26"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F184A4B"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see Methods and Table S).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4EEEB6C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ID89 classification supports this, as </w:t>
      </w:r>
      <w:r w:rsidR="00C65A87" w:rsidRPr="00C65A87">
        <w:rPr>
          <w:rFonts w:ascii="Times New Roman" w:hAnsi="Times New Roman" w:cs="Times New Roman"/>
          <w:sz w:val="24"/>
          <w:szCs w:val="24"/>
        </w:rPr>
        <w:lastRenderedPageBreak/>
        <w:t xml:space="preserve">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145A8D2D"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68C324EF"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w:t>
      </w:r>
      <w:r w:rsidRPr="0096596C">
        <w:rPr>
          <w:rFonts w:ascii="Times New Roman" w:hAnsi="Times New Roman" w:cs="Times New Roman"/>
          <w:sz w:val="24"/>
          <w:szCs w:val="24"/>
        </w:rPr>
        <w:lastRenderedPageBreak/>
        <w:t>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64DE05C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344529">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 xml:space="preserve">similarly, the ROS cluster include SBS17 and SBS18 (ROS), </w:t>
      </w:r>
      <w:r w:rsidR="00BC093A">
        <w:rPr>
          <w:rFonts w:ascii="Times New Roman" w:hAnsi="Times New Roman" w:cs="Times New Roman" w:hint="eastAsia"/>
          <w:sz w:val="24"/>
          <w:szCs w:val="24"/>
        </w:rPr>
        <w:lastRenderedPageBreak/>
        <w:t>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7F9B6251"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608CD5F7"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w:t>
      </w:r>
      <w:r>
        <w:rPr>
          <w:rFonts w:ascii="Times New Roman" w:hAnsi="Times New Roman" w:cs="Times New Roman"/>
          <w:sz w:val="24"/>
          <w:szCs w:val="24"/>
        </w:rPr>
        <w:lastRenderedPageBreak/>
        <w:t xml:space="preserve">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1935126F"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37804079"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6B8D7E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7BE2FEAF"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 xml:space="preserve">we observed that H_ID33, H_ID37, and C_ID7 all display &gt;1 bp </w:t>
      </w:r>
      <w:r w:rsidR="00820C17" w:rsidRPr="00995E34">
        <w:rPr>
          <w:rFonts w:ascii="Times New Roman" w:hAnsi="Times New Roman" w:cs="Times New Roman"/>
          <w:sz w:val="24"/>
          <w:szCs w:val="24"/>
        </w:rPr>
        <w:lastRenderedPageBreak/>
        <w:t>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L(2, ):U(1,2):R(5,9)’. Both InsDel33 and InsDel7 also share peaks reflecting 1 bp T deletions from polyT tracts of 5–9 bp and the same ‘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polyT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polyT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lastRenderedPageBreak/>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2E2C9DF7"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MSISeq-derived status (Figure S). In both cases, the AUROC exceeded 0.9, demonstrating high predictive accuracy for MSI detection using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1173A022"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 xml:space="preserve">Compared to C_ID4, H_ID29 </w:t>
      </w:r>
      <w:r w:rsidR="008F14CF" w:rsidRPr="008F14CF">
        <w:rPr>
          <w:rFonts w:ascii="Times New Roman" w:hAnsi="Times New Roman" w:cs="Times New Roman"/>
          <w:sz w:val="24"/>
          <w:szCs w:val="24"/>
        </w:rPr>
        <w:lastRenderedPageBreak/>
        <w:t>(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2660758C" w:rsidR="00744AA4" w:rsidRPr="00744AA4" w:rsidRDefault="004F5B35" w:rsidP="00744AA4">
      <w:pPr>
        <w:spacing w:line="480" w:lineRule="auto"/>
        <w:rPr>
          <w:rFonts w:ascii="Times New Roman" w:hAnsi="Times New Roman" w:cs="Times New Roman"/>
          <w:sz w:val="24"/>
          <w:szCs w:val="24"/>
        </w:rPr>
      </w:pPr>
      <w:commentRangeStart w:id="110"/>
      <w:commentRangeEnd w:id="110"/>
      <w:r>
        <w:rPr>
          <w:rStyle w:val="CommentReference"/>
        </w:rPr>
        <w:commentReference w:id="110"/>
      </w:r>
      <w:r w:rsidR="0088308B" w:rsidRPr="0088308B">
        <w:t xml:space="preserve"> </w:t>
      </w:r>
      <w:r w:rsidR="0088308B"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0088308B"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4FC117FA" w:rsidR="008954AD" w:rsidRDefault="00895A9B" w:rsidP="00744AA4">
      <w:pPr>
        <w:spacing w:line="480" w:lineRule="auto"/>
        <w:rPr>
          <w:rFonts w:ascii="Times New Roman" w:hAnsi="Times New Roman" w:cs="Times New Roman"/>
          <w:sz w:val="24"/>
          <w:szCs w:val="24"/>
        </w:rPr>
      </w:pPr>
      <w:r>
        <w:rPr>
          <w:rFonts w:ascii="Times New Roman" w:hAnsi="Times New Roman" w:cs="Times New Roman" w:hint="eastAsia"/>
          <w:sz w:val="24"/>
          <w:szCs w:val="24"/>
        </w:rPr>
        <w:t>The</w:t>
      </w:r>
      <w:ins w:id="111" w:author="Mo Liu" w:date="2025-08-12T15:11:00Z" w16du:dateUtc="2025-08-12T07:11:00Z">
        <w:r>
          <w:rPr>
            <w:rFonts w:ascii="Times New Roman" w:hAnsi="Times New Roman" w:cs="Times New Roman" w:hint="eastAsia"/>
            <w:sz w:val="24"/>
            <w:szCs w:val="24"/>
          </w:rPr>
          <w:t xml:space="preserve"> </w:t>
        </w:r>
      </w:ins>
      <w:r w:rsidR="008954AD" w:rsidRPr="008954AD">
        <w:rPr>
          <w:rFonts w:ascii="Times New Roman" w:hAnsi="Times New Roman" w:cs="Times New Roman"/>
          <w:sz w:val="24"/>
          <w:szCs w:val="24"/>
        </w:rPr>
        <w:t xml:space="preserve">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008954AD"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008954AD"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008954AD" w:rsidRPr="008954AD">
        <w:rPr>
          <w:rFonts w:ascii="Times New Roman" w:hAnsi="Times New Roman" w:cs="Times New Roman"/>
          <w:sz w:val="24"/>
          <w:szCs w:val="24"/>
        </w:rPr>
        <w:t xml:space="preserve">B-D). In contrast, </w:t>
      </w:r>
      <w:r w:rsidR="008954AD"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008954AD" w:rsidRPr="008954AD">
        <w:rPr>
          <w:rFonts w:ascii="Times New Roman" w:hAnsi="Times New Roman" w:cs="Times New Roman"/>
          <w:sz w:val="24"/>
          <w:szCs w:val="24"/>
        </w:rPr>
        <w:t>E).</w:t>
      </w:r>
    </w:p>
    <w:p w14:paraId="3A9B82A9" w14:textId="6A5460AF"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w:t>
      </w:r>
      <w:del w:id="112" w:author="Mo Liu" w:date="2025-08-12T15:11:00Z" w16du:dateUtc="2025-08-12T07:11:00Z">
        <w:r w:rsidRPr="00744AA4" w:rsidDel="00895A9B">
          <w:rPr>
            <w:rFonts w:ascii="Times New Roman" w:hAnsi="Times New Roman" w:cs="Times New Roman"/>
            <w:sz w:val="24"/>
            <w:szCs w:val="24"/>
          </w:rPr>
          <w:delText>signature</w:delText>
        </w:r>
      </w:del>
      <w:ins w:id="113" w:author="Mo Liu" w:date="2025-08-12T15:11:00Z" w16du:dateUtc="2025-08-12T07:11:00Z">
        <w:r w:rsidR="00895A9B" w:rsidRPr="00744AA4">
          <w:rPr>
            <w:rFonts w:ascii="Times New Roman" w:hAnsi="Times New Roman" w:cs="Times New Roman"/>
            <w:sz w:val="24"/>
            <w:szCs w:val="24"/>
          </w:rPr>
          <w:t>signatures</w:t>
        </w:r>
      </w:ins>
      <w:r w:rsidRPr="00744AA4">
        <w:rPr>
          <w:rFonts w:ascii="Times New Roman" w:hAnsi="Times New Roman" w:cs="Times New Roman"/>
          <w:sz w:val="24"/>
          <w:szCs w:val="24"/>
        </w:rPr>
        <w:t xml:space="preserv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77777777"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lastRenderedPageBreak/>
        <w:t>To assess the impact of mutational signatures on indel formation within cancer-related genes, we analyzed exonic regions of 581 Tier 1 genes from the Cancer Gene Census (Sondka et al., 2018). 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INS:repeats:5+:1), largely attributable to signatures associated with DNA replication slippage, defective mismatch repair (MMR), TOP1-TAM, and non-homologous end joining (NHEJ) DNA repair (Figure 9C).</w:t>
      </w:r>
    </w:p>
    <w:p w14:paraId="687C39E3" w14:textId="2F518084" w:rsidR="00A857EE" w:rsidRDefault="00063A67" w:rsidP="00063A67">
      <w:pPr>
        <w:spacing w:line="480" w:lineRule="auto"/>
        <w:rPr>
          <w:ins w:id="114" w:author="Mo Liu" w:date="2025-08-12T15:20:00Z" w16du:dateUtc="2025-08-12T07:20:00Z"/>
          <w:rFonts w:ascii="Times New Roman" w:hAnsi="Times New Roman" w:cs="Times New Roman"/>
          <w:sz w:val="24"/>
          <w:szCs w:val="24"/>
        </w:rPr>
      </w:pPr>
      <w:r w:rsidRPr="00063A67">
        <w:rPr>
          <w:rFonts w:ascii="Times New Roman" w:hAnsi="Times New Roman" w:cs="Times New Roman"/>
          <w:sz w:val="24"/>
          <w:szCs w:val="24"/>
        </w:rPr>
        <w:t>Deletions were most prevalent in ACVR2A, ARID1A, ATM, BAX, BCL11B, EBF1, ESR1, HNRNPA2B1, KAT6B, KMT2C, MECOM, NFIB, PBX1, PTPRK, QKI, RNF43, RPL22, TCF7L2, TPM4, and TP53.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524A21"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5FEE7BBD"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X</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w:t>
      </w:r>
      <w:r w:rsidRPr="00B5490D">
        <w:rPr>
          <w:rFonts w:ascii="Times New Roman" w:hAnsi="Times New Roman" w:cs="Times New Roman"/>
          <w:sz w:val="24"/>
          <w:szCs w:val="24"/>
        </w:rPr>
        <w:lastRenderedPageBreak/>
        <w:t>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7371BC8A" w:rsidR="009D1C11" w:rsidRDefault="00B5490D" w:rsidP="00B5490D">
      <w:pPr>
        <w:spacing w:line="480" w:lineRule="auto"/>
        <w:rPr>
          <w:rFonts w:ascii="Times New Roman" w:hAnsi="Times New Roman" w:cs="Times New Roman" w:hint="eastAsia"/>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w:t>
      </w:r>
      <w:r w:rsidR="009D1C11">
        <w:rPr>
          <w:rFonts w:ascii="Times New Roman" w:hAnsi="Times New Roman" w:cs="Times New Roman" w:hint="eastAsia"/>
          <w:sz w:val="24"/>
          <w:szCs w:val="24"/>
        </w:rPr>
        <w:t xml:space="preserve">a 37 InDel signature database </w:t>
      </w:r>
      <w:r w:rsidR="009D1C11">
        <w:rPr>
          <w:rFonts w:ascii="Times New Roman" w:hAnsi="Times New Roman" w:cs="Times New Roman" w:hint="eastAsia"/>
          <w:sz w:val="24"/>
          <w:szCs w:val="24"/>
        </w:rPr>
        <w:t xml:space="preserve">sourced </w:t>
      </w:r>
      <w:r w:rsidR="009D1C11">
        <w:rPr>
          <w:rFonts w:ascii="Times New Roman" w:hAnsi="Times New Roman" w:cs="Times New Roman" w:hint="eastAsia"/>
          <w:sz w:val="24"/>
          <w:szCs w:val="24"/>
        </w:rPr>
        <w:t xml:space="preserve">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vignette).</w:t>
      </w:r>
    </w:p>
    <w:p w14:paraId="08A65FB4" w14:textId="7E47CD4D"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w:t>
      </w:r>
      <w:r w:rsidRPr="00114E7D">
        <w:rPr>
          <w:rFonts w:ascii="Times New Roman" w:hAnsi="Times New Roman" w:cs="Times New Roman"/>
          <w:sz w:val="24"/>
          <w:szCs w:val="24"/>
        </w:rPr>
        <w:lastRenderedPageBreak/>
        <w:t xml:space="preserve">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68140CB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 xml:space="preserve">Hartwig Medical Foundation through standardized procedures and </w:t>
      </w:r>
      <w:r w:rsidR="008D5421" w:rsidRPr="008D5421">
        <w:rPr>
          <w:rFonts w:ascii="Times New Roman" w:hAnsi="Times New Roman" w:cs="Times New Roman"/>
          <w:sz w:val="24"/>
          <w:szCs w:val="24"/>
        </w:rPr>
        <w:lastRenderedPageBreak/>
        <w:t>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w:t>
      </w:r>
      <w:r w:rsidR="00AE1ADE" w:rsidRPr="008A1C58">
        <w:rPr>
          <w:rFonts w:ascii="Times New Roman" w:hAnsi="Times New Roman" w:cs="Times New Roman"/>
          <w:sz w:val="24"/>
          <w:szCs w:val="24"/>
        </w:rPr>
        <w:lastRenderedPageBreak/>
        <w:t>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5"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w:t>
      </w:r>
      <w:r w:rsidRPr="00A519BD">
        <w:rPr>
          <w:rFonts w:ascii="Times New Roman" w:hAnsi="Times New Roman" w:cs="Times New Roman"/>
          <w:sz w:val="24"/>
          <w:szCs w:val="24"/>
        </w:rPr>
        <w:lastRenderedPageBreak/>
        <w:t>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116" w:name="_Hlk191059301"/>
      <w:r w:rsidRPr="00D343FD">
        <w:rPr>
          <w:rFonts w:ascii="Times New Roman" w:hAnsi="Times New Roman" w:cs="Times New Roman"/>
          <w:sz w:val="24"/>
          <w:szCs w:val="24"/>
        </w:rPr>
        <w:t>RNASEH2b</w:t>
      </w:r>
      <w:bookmarkEnd w:id="116"/>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w:t>
      </w:r>
      <w:r w:rsidRPr="008201EF">
        <w:rPr>
          <w:rFonts w:ascii="Times New Roman" w:hAnsi="Times New Roman" w:cs="Times New Roman"/>
          <w:sz w:val="24"/>
        </w:rPr>
        <w:lastRenderedPageBreak/>
        <w:t xml:space="preserve">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9"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0"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6C00CE" w14:textId="77777777" w:rsidR="0015304C" w:rsidRDefault="0015304C" w:rsidP="000F4F7D">
      <w:pPr>
        <w:spacing w:after="0" w:line="240" w:lineRule="auto"/>
      </w:pPr>
      <w:r>
        <w:separator/>
      </w:r>
    </w:p>
  </w:endnote>
  <w:endnote w:type="continuationSeparator" w:id="0">
    <w:p w14:paraId="27DD3C49" w14:textId="77777777" w:rsidR="0015304C" w:rsidRDefault="0015304C" w:rsidP="000F4F7D">
      <w:pPr>
        <w:spacing w:after="0" w:line="240" w:lineRule="auto"/>
      </w:pPr>
      <w:r>
        <w:continuationSeparator/>
      </w:r>
    </w:p>
  </w:endnote>
  <w:endnote w:type="continuationNotice" w:id="1">
    <w:p w14:paraId="5D0683C5" w14:textId="77777777" w:rsidR="0015304C" w:rsidRDefault="001530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F98EF2" w14:textId="77777777" w:rsidR="0015304C" w:rsidRDefault="0015304C" w:rsidP="000F4F7D">
      <w:pPr>
        <w:spacing w:after="0" w:line="240" w:lineRule="auto"/>
      </w:pPr>
      <w:r>
        <w:separator/>
      </w:r>
    </w:p>
  </w:footnote>
  <w:footnote w:type="continuationSeparator" w:id="0">
    <w:p w14:paraId="567E70B3" w14:textId="77777777" w:rsidR="0015304C" w:rsidRDefault="0015304C" w:rsidP="000F4F7D">
      <w:pPr>
        <w:spacing w:after="0" w:line="240" w:lineRule="auto"/>
      </w:pPr>
      <w:r>
        <w:continuationSeparator/>
      </w:r>
    </w:p>
  </w:footnote>
  <w:footnote w:type="continuationNotice" w:id="1">
    <w:p w14:paraId="2E5A7F38" w14:textId="77777777" w:rsidR="0015304C" w:rsidRDefault="0015304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3705B"/>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B9B"/>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1FCF"/>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F9"/>
    <w:rsid w:val="00134D06"/>
    <w:rsid w:val="00135170"/>
    <w:rsid w:val="0013544A"/>
    <w:rsid w:val="0013744E"/>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222F"/>
    <w:rsid w:val="001B264C"/>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141"/>
    <w:rsid w:val="002D3847"/>
    <w:rsid w:val="002D4A23"/>
    <w:rsid w:val="002D5152"/>
    <w:rsid w:val="002D51F7"/>
    <w:rsid w:val="002D58F2"/>
    <w:rsid w:val="002D665B"/>
    <w:rsid w:val="002D6FC0"/>
    <w:rsid w:val="002E0F8C"/>
    <w:rsid w:val="002E249A"/>
    <w:rsid w:val="002E2D79"/>
    <w:rsid w:val="002E40C7"/>
    <w:rsid w:val="002E4A21"/>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5BDA"/>
    <w:rsid w:val="003267ED"/>
    <w:rsid w:val="00326B14"/>
    <w:rsid w:val="00326D63"/>
    <w:rsid w:val="00327535"/>
    <w:rsid w:val="00327E5C"/>
    <w:rsid w:val="00330C8B"/>
    <w:rsid w:val="00330CA2"/>
    <w:rsid w:val="0033122A"/>
    <w:rsid w:val="00332310"/>
    <w:rsid w:val="00332418"/>
    <w:rsid w:val="00333A49"/>
    <w:rsid w:val="003345AF"/>
    <w:rsid w:val="00334F1B"/>
    <w:rsid w:val="003363E0"/>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4F2"/>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B1D0A"/>
    <w:rsid w:val="005B1ECB"/>
    <w:rsid w:val="005B217E"/>
    <w:rsid w:val="005B2C42"/>
    <w:rsid w:val="005B425D"/>
    <w:rsid w:val="005B4592"/>
    <w:rsid w:val="005B4B59"/>
    <w:rsid w:val="005B4B96"/>
    <w:rsid w:val="005B54CA"/>
    <w:rsid w:val="005B5A38"/>
    <w:rsid w:val="005B6B67"/>
    <w:rsid w:val="005B72B1"/>
    <w:rsid w:val="005B7781"/>
    <w:rsid w:val="005B7AA1"/>
    <w:rsid w:val="005B7DFD"/>
    <w:rsid w:val="005C05A4"/>
    <w:rsid w:val="005C083D"/>
    <w:rsid w:val="005C0C98"/>
    <w:rsid w:val="005C0F68"/>
    <w:rsid w:val="005C2327"/>
    <w:rsid w:val="005C2F9C"/>
    <w:rsid w:val="005C3121"/>
    <w:rsid w:val="005C4578"/>
    <w:rsid w:val="005C504D"/>
    <w:rsid w:val="005C7125"/>
    <w:rsid w:val="005C7937"/>
    <w:rsid w:val="005D01CC"/>
    <w:rsid w:val="005D0AC2"/>
    <w:rsid w:val="005D0C5E"/>
    <w:rsid w:val="005D1F39"/>
    <w:rsid w:val="005D2173"/>
    <w:rsid w:val="005D4467"/>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135C"/>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353"/>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6A76"/>
    <w:rsid w:val="008779BC"/>
    <w:rsid w:val="0088031C"/>
    <w:rsid w:val="008806F2"/>
    <w:rsid w:val="00881426"/>
    <w:rsid w:val="00881A08"/>
    <w:rsid w:val="0088308B"/>
    <w:rsid w:val="00885FAE"/>
    <w:rsid w:val="00886667"/>
    <w:rsid w:val="00886F5F"/>
    <w:rsid w:val="00887178"/>
    <w:rsid w:val="00887307"/>
    <w:rsid w:val="008904C8"/>
    <w:rsid w:val="00891073"/>
    <w:rsid w:val="00891183"/>
    <w:rsid w:val="0089194B"/>
    <w:rsid w:val="00892860"/>
    <w:rsid w:val="008934D7"/>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06C5D"/>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1C11"/>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868"/>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490D"/>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54A8"/>
    <w:rsid w:val="00DB6BB1"/>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4894"/>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2C"/>
    <w:rsid w:val="00E62E6E"/>
    <w:rsid w:val="00E6352C"/>
    <w:rsid w:val="00E637E3"/>
    <w:rsid w:val="00E639B6"/>
    <w:rsid w:val="00E64267"/>
    <w:rsid w:val="00E64C2C"/>
    <w:rsid w:val="00E65FD8"/>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5DA6"/>
    <w:rsid w:val="00F07FFC"/>
    <w:rsid w:val="00F10FBF"/>
    <w:rsid w:val="00F12535"/>
    <w:rsid w:val="00F131F1"/>
    <w:rsid w:val="00F13AC8"/>
    <w:rsid w:val="00F13BC6"/>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57D85"/>
    <w:rsid w:val="00F6225E"/>
    <w:rsid w:val="00F625F7"/>
    <w:rsid w:val="00F6285A"/>
    <w:rsid w:val="00F62E7A"/>
    <w:rsid w:val="00F63C33"/>
    <w:rsid w:val="00F65EFB"/>
    <w:rsid w:val="00F663D5"/>
    <w:rsid w:val="00F665B8"/>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E0B7D"/>
    <w:rsid w:val="00AF79AE"/>
    <w:rsid w:val="00B23970"/>
    <w:rsid w:val="00B4288D"/>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35</Pages>
  <Words>32074</Words>
  <Characters>182825</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48</cp:revision>
  <cp:lastPrinted>2025-06-06T09:23:00Z</cp:lastPrinted>
  <dcterms:created xsi:type="dcterms:W3CDTF">2025-08-12T07:15:00Z</dcterms:created>
  <dcterms:modified xsi:type="dcterms:W3CDTF">2025-08-1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